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bookmarkStart w:id="0" w:name="_GoBack"/>
      <w:bookmarkEnd w:id="0"/>
    </w:p>
    <w:p w:rsidR="002A2A03" w:rsidRDefault="002A2A03"/>
    <w:p w:rsidR="002A2A03" w:rsidRDefault="002A2A03"/>
    <w:p w:rsidR="002A2A03" w:rsidRDefault="002A2A03"/>
    <w:p w:rsidR="002A2A03" w:rsidRDefault="004903E7">
      <w:pPr>
        <w:jc w:val="center"/>
      </w:pPr>
      <w:r>
        <w:t xml:space="preserve">Title </w:t>
      </w:r>
    </w:p>
    <w:p w:rsidR="002A2A03" w:rsidRDefault="004903E7">
      <w:pPr>
        <w:jc w:val="center"/>
      </w:pPr>
      <w:r>
        <w:t xml:space="preserve">Name </w:t>
      </w:r>
    </w:p>
    <w:p w:rsidR="002A2A03" w:rsidRDefault="004903E7">
      <w:pPr>
        <w:jc w:val="center"/>
      </w:pPr>
      <w:r>
        <w:t xml:space="preserve">Institution </w:t>
      </w:r>
    </w:p>
    <w:p w:rsidR="00117066" w:rsidRPr="005A0C5B" w:rsidRDefault="004903E7" w:rsidP="00596E9E">
      <w:pPr>
        <w:ind w:firstLine="0"/>
        <w:jc w:val="center"/>
        <w:rPr>
          <w:b/>
        </w:rPr>
      </w:pPr>
      <w:r>
        <w:br w:type="page"/>
      </w:r>
      <w:r w:rsidR="00596E9E" w:rsidRPr="005A0C5B">
        <w:rPr>
          <w:b/>
        </w:rPr>
        <w:lastRenderedPageBreak/>
        <w:t>Essay Question</w:t>
      </w:r>
    </w:p>
    <w:p w:rsidR="00A629C5" w:rsidRDefault="004903E7" w:rsidP="00596E9E">
      <w:pPr>
        <w:ind w:firstLine="0"/>
      </w:pPr>
      <w:r>
        <w:tab/>
      </w:r>
      <w:r w:rsidR="00A32A7F">
        <w:t xml:space="preserve">The Spanish remarked that “the maxim of the conquer must be settled” so what he possibly meant from this remark is </w:t>
      </w:r>
      <w:r w:rsidR="00D97FF8">
        <w:t xml:space="preserve">the </w:t>
      </w:r>
      <w:r w:rsidR="00BC670E">
        <w:t xml:space="preserve">most important reason for the takeover of a new and foreign territory is to </w:t>
      </w:r>
      <w:r w:rsidR="00D97FF8">
        <w:t>find out</w:t>
      </w:r>
      <w:r w:rsidR="00BC670E">
        <w:t xml:space="preserve"> lands in order to find and conquer new places to occupy develop. </w:t>
      </w:r>
      <w:r w:rsidR="009147BA">
        <w:t xml:space="preserve">War happens and people fight with each other so that they can extend their power and this can only be possible </w:t>
      </w:r>
      <w:r w:rsidR="00CD2372">
        <w:t>if they extend their territory and to possess new territories people must fight with each other</w:t>
      </w:r>
      <w:r w:rsidR="00786191">
        <w:t>,</w:t>
      </w:r>
      <w:r w:rsidR="00CD2372">
        <w:t xml:space="preserve"> one fights to protect its land and the other fights to take over the land in order to extend </w:t>
      </w:r>
      <w:r w:rsidR="00786191">
        <w:t xml:space="preserve">its </w:t>
      </w:r>
      <w:r w:rsidR="00CD2372">
        <w:t>power.</w:t>
      </w:r>
      <w:r w:rsidR="00B2178F">
        <w:t xml:space="preserve"> The </w:t>
      </w:r>
      <w:r w:rsidR="00F47AEC">
        <w:t>conqueror</w:t>
      </w:r>
      <w:r w:rsidR="00B2178F">
        <w:t xml:space="preserve"> </w:t>
      </w:r>
      <w:r w:rsidR="00786191">
        <w:t>needs to widen up his territory by</w:t>
      </w:r>
      <w:r w:rsidR="00B215A2">
        <w:t xml:space="preserve"> finding new places and </w:t>
      </w:r>
      <w:r w:rsidR="002B4BC9">
        <w:t>when</w:t>
      </w:r>
      <w:r w:rsidR="00B215A2">
        <w:t xml:space="preserve"> they </w:t>
      </w:r>
      <w:r w:rsidR="002B4BC9">
        <w:t>occupy</w:t>
      </w:r>
      <w:r w:rsidR="00B215A2">
        <w:t xml:space="preserve"> then they send their citizens in that places, they start establishing </w:t>
      </w:r>
      <w:r w:rsidR="00CF7E24">
        <w:t xml:space="preserve">themselves, and also they make their culture dominant in </w:t>
      </w:r>
      <w:r w:rsidR="00A629C5">
        <w:t>those</w:t>
      </w:r>
      <w:r w:rsidR="00CF7E24">
        <w:t xml:space="preserve"> area</w:t>
      </w:r>
      <w:r w:rsidR="00A629C5">
        <w:t>s</w:t>
      </w:r>
      <w:r w:rsidR="00CF7E24">
        <w:t xml:space="preserve"> by forcing the people to adopt it.</w:t>
      </w:r>
    </w:p>
    <w:p w:rsidR="00596E9E" w:rsidRDefault="00CF7E24" w:rsidP="00A629C5">
      <w:r>
        <w:t xml:space="preserve"> </w:t>
      </w:r>
      <w:r w:rsidR="001D248A">
        <w:t xml:space="preserve">As it is a </w:t>
      </w:r>
      <w:r w:rsidR="00F47AEC">
        <w:t>known fact</w:t>
      </w:r>
      <w:r w:rsidR="001D248A">
        <w:t xml:space="preserve"> that the Spanish conquerors search for the entire world to form colonies by effectively manipulating the natives of the newly occupied territory </w:t>
      </w:r>
      <w:r w:rsidR="00F47AEC">
        <w:t xml:space="preserve">to embrace and accept the </w:t>
      </w:r>
      <w:r w:rsidR="0023221E">
        <w:t>Castilian</w:t>
      </w:r>
      <w:r w:rsidR="00F47AEC">
        <w:t xml:space="preserve"> culture and religion. Likewise, the English settlers also brought their government, social rules, culture, and laws. </w:t>
      </w:r>
      <w:r w:rsidR="00A629C5">
        <w:t xml:space="preserve">In the New World also, </w:t>
      </w:r>
      <w:r w:rsidR="0023221E">
        <w:t>many European people arrived in the land to settle permanently</w:t>
      </w:r>
      <w:r w:rsidR="0063601C">
        <w:t xml:space="preserve"> </w:t>
      </w:r>
      <w:r w:rsidR="00DF6857">
        <w:t xml:space="preserve">(Foner, </w:t>
      </w:r>
      <w:proofErr w:type="spellStart"/>
      <w:r w:rsidR="00DF6857">
        <w:t>n.d</w:t>
      </w:r>
      <w:proofErr w:type="spellEnd"/>
      <w:r w:rsidR="00DF6857">
        <w:t xml:space="preserve"> p.3)</w:t>
      </w:r>
      <w:r w:rsidR="0023221E">
        <w:t xml:space="preserve">. Among all the settlers who came the most successful and influential of them all were the English colonizers </w:t>
      </w:r>
      <w:r w:rsidR="00B85460">
        <w:t>who left their mother</w:t>
      </w:r>
      <w:r w:rsidR="002F598C">
        <w:t xml:space="preserve">land to find new and better opportunities </w:t>
      </w:r>
      <w:r w:rsidR="004404D2">
        <w:t xml:space="preserve">in the </w:t>
      </w:r>
      <w:r w:rsidR="00C3712C">
        <w:t>US</w:t>
      </w:r>
      <w:r w:rsidR="004404D2">
        <w:t xml:space="preserve">. At first, the new settlers were quite vulnerable to the </w:t>
      </w:r>
      <w:r w:rsidR="00CD0F15">
        <w:t xml:space="preserve">attacks from </w:t>
      </w:r>
      <w:r w:rsidR="006E3406">
        <w:t>the</w:t>
      </w:r>
      <w:r w:rsidR="00CD0F15">
        <w:t xml:space="preserve"> native Americans which caused </w:t>
      </w:r>
      <w:r w:rsidR="00C3712C">
        <w:t xml:space="preserve">them </w:t>
      </w:r>
      <w:r w:rsidR="00CD0F15">
        <w:t xml:space="preserve">to perish. But during the kingship of King James, the majority of the Englishmen preferred to migrate to </w:t>
      </w:r>
      <w:r w:rsidR="006E3406">
        <w:t xml:space="preserve">the New World to escape </w:t>
      </w:r>
      <w:r w:rsidR="00C93D1A">
        <w:t xml:space="preserve">religious persecution. They started to </w:t>
      </w:r>
      <w:r w:rsidR="001E4C5D">
        <w:t>trade</w:t>
      </w:r>
      <w:r w:rsidR="00C93D1A">
        <w:t xml:space="preserve"> and cooperate with the real Indian nation to avoid the bitterness and harshness of the new environment. </w:t>
      </w:r>
      <w:r w:rsidR="001E4C5D">
        <w:t xml:space="preserve">They also brought </w:t>
      </w:r>
      <w:r w:rsidR="00974D19">
        <w:t xml:space="preserve">with them their well-established and organized culture and their form of government. </w:t>
      </w:r>
      <w:r w:rsidR="007733EF">
        <w:t xml:space="preserve">This was a pretty smart move from their side because in the future this also helped them to make their roots strong in the new </w:t>
      </w:r>
      <w:r w:rsidR="007733EF">
        <w:lastRenderedPageBreak/>
        <w:t xml:space="preserve">environment. Also </w:t>
      </w:r>
      <w:r w:rsidR="000A1B7E">
        <w:t>as long the New S</w:t>
      </w:r>
      <w:r w:rsidR="002B15FE">
        <w:t>ettlers were good to leave the natives alone there was peace, and nobody was going to attack them</w:t>
      </w:r>
      <w:r w:rsidR="00DF6857">
        <w:t>.</w:t>
      </w:r>
    </w:p>
    <w:p w:rsidR="00E159E3" w:rsidRDefault="004903E7" w:rsidP="00596E9E">
      <w:pPr>
        <w:ind w:firstLine="0"/>
      </w:pPr>
      <w:r>
        <w:tab/>
      </w:r>
      <w:r w:rsidR="00E11180">
        <w:t>The Europeans were quite fast in settling the new world, and this attempt was prominent specifically from 15</w:t>
      </w:r>
      <w:r w:rsidR="00E11180" w:rsidRPr="00E11180">
        <w:rPr>
          <w:vertAlign w:val="superscript"/>
        </w:rPr>
        <w:t>th</w:t>
      </w:r>
      <w:r w:rsidR="00E11180">
        <w:t xml:space="preserve"> through 17</w:t>
      </w:r>
      <w:r w:rsidR="00E11180" w:rsidRPr="00E11180">
        <w:rPr>
          <w:vertAlign w:val="superscript"/>
        </w:rPr>
        <w:t>th</w:t>
      </w:r>
      <w:r w:rsidR="00E11180">
        <w:t xml:space="preserve"> century</w:t>
      </w:r>
      <w:r w:rsidR="00E643C9">
        <w:t xml:space="preserve">. According to the </w:t>
      </w:r>
      <w:proofErr w:type="spellStart"/>
      <w:r w:rsidR="00E643C9">
        <w:t>Scotish</w:t>
      </w:r>
      <w:proofErr w:type="spellEnd"/>
      <w:r w:rsidR="00E643C9">
        <w:t xml:space="preserve"> writer Adam Smith the discovery of America was one of the greatest events in the history of mankind</w:t>
      </w:r>
      <w:r w:rsidR="002D535C">
        <w:t xml:space="preserve"> (</w:t>
      </w:r>
      <w:r w:rsidR="00E643C9">
        <w:t>Adam, 17</w:t>
      </w:r>
      <w:r w:rsidR="002D535C">
        <w:t xml:space="preserve">76, </w:t>
      </w:r>
      <w:proofErr w:type="spellStart"/>
      <w:r w:rsidR="002D535C">
        <w:t>n.p</w:t>
      </w:r>
      <w:proofErr w:type="spellEnd"/>
      <w:r w:rsidR="002D535C">
        <w:t>)</w:t>
      </w:r>
      <w:r w:rsidR="00E11180">
        <w:t>. The Europeans sought to expand its power via a rig</w:t>
      </w:r>
      <w:r w:rsidR="003F3AAB">
        <w:t xml:space="preserve">orous exploration of the world; this period also marks early colonization of many parts of the world by forming </w:t>
      </w:r>
      <w:r w:rsidR="00AB49E4">
        <w:t>an</w:t>
      </w:r>
      <w:r w:rsidR="003F3AAB">
        <w:t xml:space="preserve"> </w:t>
      </w:r>
      <w:r w:rsidR="0010228D">
        <w:t>uninterrupted</w:t>
      </w:r>
      <w:r w:rsidR="003F3AAB">
        <w:t xml:space="preserve"> </w:t>
      </w:r>
      <w:r w:rsidR="00AB49E4">
        <w:t>interaction</w:t>
      </w:r>
      <w:r w:rsidR="003F3AAB">
        <w:t xml:space="preserve"> with Africa, </w:t>
      </w:r>
      <w:r w:rsidR="001A4A01">
        <w:t>America, Asia, and Oceania. This contact</w:t>
      </w:r>
      <w:r w:rsidR="008A734B">
        <w:t xml:space="preserve"> between the Old World and the </w:t>
      </w:r>
      <w:r w:rsidR="001A4A01">
        <w:t xml:space="preserve">so-called New World </w:t>
      </w:r>
      <w:r w:rsidR="005D169E">
        <w:t xml:space="preserve">of the Americans helped in producing the Columbian Exchange, where a mass exchange of foods, animals, plants, people also including slaves and also culture between the western and eastern world took place. </w:t>
      </w:r>
      <w:r w:rsidR="008A734B">
        <w:t>It is a fact that most of the merchants and manufacturers are normally not happy with the monopoly of the home market, but they also desire for the extensive and widespread</w:t>
      </w:r>
      <w:r w:rsidR="00AB49E4">
        <w:t xml:space="preserve"> sale</w:t>
      </w:r>
      <w:r w:rsidR="008A734B">
        <w:t xml:space="preserve"> of their goods so to do that they travel throughout the world. </w:t>
      </w:r>
      <w:r w:rsidR="00EC57A9">
        <w:t xml:space="preserve">The history of colonial North America revolves around the struggle of England, France, Spain and Dutch to rule and gain control of this particular continent. Settlers from different parts of the world crossed the Atlantics for </w:t>
      </w:r>
      <w:r w:rsidR="00794D06">
        <w:t>various</w:t>
      </w:r>
      <w:r w:rsidR="00EC57A9">
        <w:t xml:space="preserve"> reasons and also their</w:t>
      </w:r>
      <w:r w:rsidR="00A43938">
        <w:t xml:space="preserve"> style of government took </w:t>
      </w:r>
      <w:r w:rsidR="00794D06">
        <w:t>diverse</w:t>
      </w:r>
      <w:r w:rsidR="00A43938">
        <w:t xml:space="preserve"> </w:t>
      </w:r>
      <w:r w:rsidR="00794D06">
        <w:t>methods</w:t>
      </w:r>
      <w:r w:rsidR="00A43938">
        <w:t xml:space="preserve"> </w:t>
      </w:r>
      <w:r w:rsidR="00BE1B9C">
        <w:t xml:space="preserve">to their </w:t>
      </w:r>
      <w:r w:rsidR="000B67F3">
        <w:t>settling</w:t>
      </w:r>
      <w:r w:rsidR="00BE1B9C">
        <w:t xml:space="preserve"> </w:t>
      </w:r>
      <w:r w:rsidR="000B67F3">
        <w:t>struggles</w:t>
      </w:r>
      <w:r w:rsidR="00727A85">
        <w:t>.</w:t>
      </w:r>
    </w:p>
    <w:p w:rsidR="00E159E3" w:rsidRDefault="004903E7" w:rsidP="00E159E3">
      <w:r>
        <w:t xml:space="preserve">These different governing styles </w:t>
      </w:r>
      <w:r w:rsidR="000B67F3">
        <w:t>produced</w:t>
      </w:r>
      <w:r>
        <w:t xml:space="preserve"> </w:t>
      </w:r>
      <w:r w:rsidR="000B67F3">
        <w:t>equally</w:t>
      </w:r>
      <w:r>
        <w:t xml:space="preserve"> positive and negative effects that also significantly affected the future of the New World. </w:t>
      </w:r>
      <w:r w:rsidR="00E45254">
        <w:t xml:space="preserve">Among these settlers France and Spain, for example, were ruled by autocrat sovereigns and their rule was absolute, their colonists </w:t>
      </w:r>
      <w:r w:rsidR="006F7F49">
        <w:t xml:space="preserve">migrated to America as subservient of the crown. On the other hand, the English colonists enjoyed much freedom and also they were allowed to govern themselves </w:t>
      </w:r>
      <w:r w:rsidR="00E0016A">
        <w:t xml:space="preserve">as long as they were sincere to the King and were happily following the rules. </w:t>
      </w:r>
      <w:r w:rsidR="00F10A2D">
        <w:t>Another</w:t>
      </w:r>
      <w:r w:rsidR="00400013">
        <w:t xml:space="preserve"> reason why the English colonial population </w:t>
      </w:r>
      <w:r w:rsidR="00F10A2D">
        <w:lastRenderedPageBreak/>
        <w:t>boasted</w:t>
      </w:r>
      <w:r w:rsidR="00400013">
        <w:t xml:space="preserve">, so the fact is that, unlike the Spanish and French, the English allowed immigration from other nations as well. </w:t>
      </w:r>
      <w:r w:rsidR="00B06852">
        <w:t xml:space="preserve">As a </w:t>
      </w:r>
      <w:r w:rsidR="00F10A2D">
        <w:t>result,</w:t>
      </w:r>
      <w:r w:rsidR="00B06852">
        <w:t xml:space="preserve"> by 1763, the English </w:t>
      </w:r>
      <w:r w:rsidR="00C750F8">
        <w:t>showed clear dominance in North America by successfully defeated both French and Dutc</w:t>
      </w:r>
      <w:r w:rsidR="00F10A2D">
        <w:t>h in the Indian and French war. However when the Europeans started to migrate in North America then they brought many deadly diseases with them and one of the deadly diseases was smallpox and the inhabitants of North America were unable to tolerate it due to which millions of them died this gave the opportunity to other Europeans to migrate and get settled in the new place because the place was becoming less populated for them and it was becoming easy to get settled there without facing any resist</w:t>
      </w:r>
      <w:r w:rsidR="00FE09A8">
        <w:t>ance from the native people</w:t>
      </w:r>
      <w:r w:rsidR="00727A85">
        <w:t>.</w:t>
      </w:r>
    </w:p>
    <w:p w:rsidR="00B5336E" w:rsidRDefault="004903E7" w:rsidP="00E159E3">
      <w:r>
        <w:t xml:space="preserve">As far as the </w:t>
      </w:r>
      <w:r w:rsidR="006C01DD">
        <w:t>English</w:t>
      </w:r>
      <w:r>
        <w:t xml:space="preserve"> colonists were concerned the </w:t>
      </w:r>
      <w:r w:rsidR="00C623DD">
        <w:t>detachment</w:t>
      </w:r>
      <w:r>
        <w:t xml:space="preserve"> from England and economic </w:t>
      </w:r>
      <w:r w:rsidR="00C623DD">
        <w:t>assembly</w:t>
      </w:r>
      <w:r>
        <w:t xml:space="preserve"> </w:t>
      </w:r>
      <w:r w:rsidR="00C623DD">
        <w:t>permitted</w:t>
      </w:r>
      <w:r>
        <w:t xml:space="preserve"> the </w:t>
      </w:r>
      <w:r w:rsidR="00C623DD">
        <w:t>settlers</w:t>
      </w:r>
      <w:r>
        <w:t xml:space="preserve"> to establish </w:t>
      </w:r>
      <w:r w:rsidR="00C623DD">
        <w:t>native</w:t>
      </w:r>
      <w:r>
        <w:t xml:space="preserve"> governments </w:t>
      </w:r>
      <w:r w:rsidR="006C01DD">
        <w:t xml:space="preserve">and also to tax themselves as long as they </w:t>
      </w:r>
      <w:r w:rsidR="00B27CC7">
        <w:t>were</w:t>
      </w:r>
      <w:r w:rsidR="006C01DD">
        <w:t xml:space="preserve"> loyal to the crown. In case of the French colonies, the colonies were fully subjected to the King, and also there were no political rights or local governments, and also they were bound to inform the Crown before organizing any public meetings which were also a hurdle in their place. </w:t>
      </w:r>
      <w:r w:rsidR="003E172F">
        <w:t>In the case of the Spanish colonies, the colonies were governed by a viceroy</w:t>
      </w:r>
      <w:r w:rsidR="00A8494E">
        <w:t xml:space="preserve"> </w:t>
      </w:r>
      <w:r w:rsidR="00A8494E">
        <w:fldChar w:fldCharType="begin"/>
      </w:r>
      <w:r w:rsidR="00A8494E">
        <w:instrText xml:space="preserve"> ADDIN ZOTERO_ITEM CSL_CITATION {"citationID":"0c5ELRp7","properties":{"formattedCitation":"(\\uc0\\u8220{}1 We Shall Remain After the Mayflower - YouTube,\\uc0\\u8221{} n.d.)","plainCitation":"(“1 We Shall Remain After the Mayflower - YouTube,” n.d.)","noteIndex":0},"citationItems":[{"id":760,"uris":["http://zotero.org/users/local/4C6u8dIT/items/E3JEM4WV"],"uri":["http://zotero.org/users/local/4C6u8dIT/items/E3JEM4WV"],"itemData":{"id":760,"type":"webpage","title":"1 We Shall Remain After the Mayflower - YouTube","URL":"https://www.youtube.com/watch?v=Ybyj7uMSCq8","accessed":{"date-parts":[["2019",3,8]]}}}],"schema":"https://github.com/citation-style-language/schema/raw/master/csl-citation.json"} </w:instrText>
      </w:r>
      <w:r w:rsidR="00A8494E">
        <w:fldChar w:fldCharType="separate"/>
      </w:r>
      <w:r w:rsidR="00727A85">
        <w:t>(“</w:t>
      </w:r>
      <w:r w:rsidR="00A8494E" w:rsidRPr="00A8494E">
        <w:t>We Shall Remain After the Mayflower - YouTube,” n.d.)</w:t>
      </w:r>
      <w:r w:rsidR="00A8494E">
        <w:fldChar w:fldCharType="end"/>
      </w:r>
      <w:r w:rsidR="003E172F">
        <w:t xml:space="preserve">. All the settlers were bound to obey the king, and they were not allowed to make their own choices. </w:t>
      </w:r>
      <w:r w:rsidR="00103B43">
        <w:t xml:space="preserve">These were the methods that were adopted by each of the settlers. </w:t>
      </w:r>
      <w:r w:rsidR="00F95285">
        <w:t>Therefore,</w:t>
      </w:r>
      <w:r w:rsidR="00103B43">
        <w:t xml:space="preserve"> the impact of each method was also massive. As a result</w:t>
      </w:r>
      <w:r>
        <w:t>,</w:t>
      </w:r>
      <w:r w:rsidR="00103B43">
        <w:t xml:space="preserve"> the English settlers were able to effectively </w:t>
      </w:r>
      <w:r w:rsidR="00727A85">
        <w:t>overrule</w:t>
      </w:r>
      <w:r>
        <w:t xml:space="preserve"> the Spanish and French settlers, and they were successful in dominating the region with their powerful strategies</w:t>
      </w:r>
      <w:r w:rsidR="00727A85">
        <w:t>.</w:t>
      </w:r>
    </w:p>
    <w:p w:rsidR="00B5336E" w:rsidRDefault="004903E7" w:rsidP="00596E9E">
      <w:pPr>
        <w:ind w:firstLine="0"/>
      </w:pPr>
      <w:r>
        <w:tab/>
      </w:r>
      <w:r w:rsidR="00DD0693">
        <w:t>In the beginning, the indigenous people were quite comfortable with the migration of the new settlers in their area; they used to attach them only once they were trying to invade their culture and government.</w:t>
      </w:r>
      <w:r w:rsidR="00E41A1F">
        <w:t xml:space="preserve"> </w:t>
      </w:r>
      <w:r w:rsidR="00BD1814">
        <w:t xml:space="preserve">Before the arrival of the white, the people of North America were </w:t>
      </w:r>
      <w:r w:rsidR="00BD1814">
        <w:lastRenderedPageBreak/>
        <w:t xml:space="preserve">nature lover they used to live in the desert and oceans. They were also hunters and great productive hunter. When the </w:t>
      </w:r>
      <w:r w:rsidR="00251963">
        <w:t>French</w:t>
      </w:r>
      <w:r w:rsidR="00BD1814">
        <w:t xml:space="preserve">, English, </w:t>
      </w:r>
      <w:r w:rsidR="00251963">
        <w:t>Dutch</w:t>
      </w:r>
      <w:r w:rsidR="00BD1814">
        <w:t>, and Spanish explorers came, they also brought ch</w:t>
      </w:r>
      <w:r w:rsidR="00DC6F9A">
        <w:t>anges with them</w:t>
      </w:r>
      <w:r w:rsidR="00A8494E">
        <w:t xml:space="preserve"> </w:t>
      </w:r>
      <w:r w:rsidR="00A8494E">
        <w:fldChar w:fldCharType="begin"/>
      </w:r>
      <w:r w:rsidR="00A8494E">
        <w:instrText xml:space="preserve"> ADDIN ZOTERO_ITEM CSL_CITATION {"citationID":"dw7ls00G","properties":{"formattedCitation":"(\\uc0\\u8220{}1 We Shall Remain After the Mayflower - YouTube,\\uc0\\u8221{} n.d.)","plainCitation":"(“1 We Shall Remain After the Mayflower - YouTube,” n.d.)","noteIndex":0},"citationItems":[{"id":760,"uris":["http://zotero.org/users/local/4C6u8dIT/items/E3JEM4WV"],"uri":["http://zotero.org/users/local/4C6u8dIT/items/E3JEM4WV"],"itemData":{"id":760,"type":"webpage","title":"1 We Shall Remain After the Mayflower - YouTube","URL":"https://www.youtube.com/watch?v=Ybyj7uMSCq8","accessed":{"date-parts":[["2019",3,8]]}}}],"schema":"https://github.com/citation-style-language/schema/raw/master/csl-citation.json"} </w:instrText>
      </w:r>
      <w:r w:rsidR="00A8494E">
        <w:fldChar w:fldCharType="separate"/>
      </w:r>
      <w:r w:rsidR="00727A85">
        <w:t>(“</w:t>
      </w:r>
      <w:r w:rsidR="00A8494E" w:rsidRPr="00A8494E">
        <w:t>We Shall Remain After the Mayflower - YouTube,” n.d.)</w:t>
      </w:r>
      <w:r w:rsidR="00A8494E">
        <w:fldChar w:fldCharType="end"/>
      </w:r>
      <w:r w:rsidR="00DC6F9A">
        <w:t xml:space="preserve">. The Europeans brought with them the hidden enemy who were diseased the native people were not immune to these diseases, Europeans were used to these diseases, but the Indians had no resistance </w:t>
      </w:r>
      <w:r w:rsidR="00D812F6">
        <w:t xml:space="preserve">to them, and millions of people died. </w:t>
      </w:r>
      <w:r w:rsidR="00251963">
        <w:t>Once</w:t>
      </w:r>
      <w:r w:rsidR="00D812F6">
        <w:t xml:space="preserve"> the </w:t>
      </w:r>
      <w:r w:rsidR="00251963">
        <w:t>Europeans</w:t>
      </w:r>
      <w:r w:rsidR="00D812F6">
        <w:t xml:space="preserve"> </w:t>
      </w:r>
      <w:r w:rsidR="00251963">
        <w:t>settled</w:t>
      </w:r>
      <w:r w:rsidR="00D812F6">
        <w:t>, their then the natives started to adapt their lif</w:t>
      </w:r>
      <w:r w:rsidR="00251963">
        <w:t>estyle by using their products. As the Europeans needed to build a house for themselves, so they started to hire slaves for this job as a result the concept of slavery became common in this region</w:t>
      </w:r>
      <w:r w:rsidR="00727A85">
        <w:t xml:space="preserve"> (Slavery </w:t>
      </w:r>
      <w:proofErr w:type="gramStart"/>
      <w:r w:rsidR="00727A85">
        <w:t>And The Making Of</w:t>
      </w:r>
      <w:proofErr w:type="gramEnd"/>
      <w:r w:rsidR="00727A85">
        <w:t xml:space="preserve"> America, 2005, </w:t>
      </w:r>
      <w:proofErr w:type="spellStart"/>
      <w:r w:rsidR="00727A85">
        <w:t>n.p</w:t>
      </w:r>
      <w:proofErr w:type="spellEnd"/>
      <w:r w:rsidR="00727A85">
        <w:t>)</w:t>
      </w:r>
      <w:r w:rsidR="00251963">
        <w:t xml:space="preserve">. </w:t>
      </w:r>
      <w:r w:rsidR="00DD0693">
        <w:t xml:space="preserve"> </w:t>
      </w:r>
      <w:r>
        <w:t xml:space="preserve"> </w:t>
      </w:r>
    </w:p>
    <w:p w:rsidR="002B15FE" w:rsidRDefault="004903E7" w:rsidP="00596E9E">
      <w:pPr>
        <w:ind w:firstLine="0"/>
      </w:pPr>
      <w:r>
        <w:t xml:space="preserve"> </w:t>
      </w:r>
    </w:p>
    <w:p w:rsidR="001A4A01" w:rsidRDefault="001A4A01" w:rsidP="00596E9E">
      <w:pPr>
        <w:ind w:firstLine="0"/>
      </w:pPr>
    </w:p>
    <w:p w:rsidR="001A4A01" w:rsidRDefault="001A4A01" w:rsidP="00596E9E">
      <w:pPr>
        <w:ind w:firstLine="0"/>
      </w:pPr>
    </w:p>
    <w:p w:rsidR="00A32A7F" w:rsidRPr="00B2178F" w:rsidRDefault="004903E7" w:rsidP="00596E9E">
      <w:pPr>
        <w:ind w:firstLine="0"/>
      </w:pPr>
      <w:r>
        <w:tab/>
      </w:r>
    </w:p>
    <w:p w:rsidR="00A32A7F" w:rsidRPr="00B2178F" w:rsidRDefault="00A32A7F" w:rsidP="00596E9E">
      <w:pPr>
        <w:ind w:firstLine="0"/>
      </w:pPr>
    </w:p>
    <w:p w:rsidR="00A32A7F" w:rsidRPr="00B2178F" w:rsidRDefault="00A32A7F" w:rsidP="00596E9E">
      <w:pPr>
        <w:ind w:firstLine="0"/>
      </w:pPr>
    </w:p>
    <w:p w:rsidR="0063601C" w:rsidRDefault="0063601C" w:rsidP="00532C56">
      <w:pPr>
        <w:ind w:firstLine="0"/>
        <w:jc w:val="center"/>
      </w:pPr>
    </w:p>
    <w:p w:rsidR="0063601C" w:rsidRDefault="0063601C" w:rsidP="00532C56">
      <w:pPr>
        <w:ind w:firstLine="0"/>
        <w:jc w:val="center"/>
      </w:pPr>
    </w:p>
    <w:p w:rsidR="0063601C" w:rsidRDefault="0063601C" w:rsidP="00532C56">
      <w:pPr>
        <w:ind w:firstLine="0"/>
        <w:jc w:val="center"/>
      </w:pPr>
    </w:p>
    <w:p w:rsidR="0063601C" w:rsidRDefault="0063601C" w:rsidP="00532C56">
      <w:pPr>
        <w:ind w:firstLine="0"/>
        <w:jc w:val="center"/>
      </w:pPr>
    </w:p>
    <w:p w:rsidR="0063601C" w:rsidRDefault="0063601C" w:rsidP="005A0C5B">
      <w:pPr>
        <w:ind w:firstLine="0"/>
      </w:pPr>
    </w:p>
    <w:p w:rsidR="008C7B29" w:rsidRDefault="008C7B29" w:rsidP="005A0C5B">
      <w:pPr>
        <w:ind w:firstLine="0"/>
        <w:jc w:val="center"/>
        <w:rPr>
          <w:b/>
        </w:rPr>
      </w:pPr>
    </w:p>
    <w:p w:rsidR="008C7B29" w:rsidRDefault="008C7B29" w:rsidP="005A0C5B">
      <w:pPr>
        <w:ind w:firstLine="0"/>
        <w:jc w:val="center"/>
        <w:rPr>
          <w:b/>
        </w:rPr>
      </w:pPr>
    </w:p>
    <w:p w:rsidR="008C7B29" w:rsidRDefault="008C7B29" w:rsidP="005A0C5B">
      <w:pPr>
        <w:ind w:firstLine="0"/>
        <w:jc w:val="center"/>
        <w:rPr>
          <w:b/>
        </w:rPr>
      </w:pPr>
    </w:p>
    <w:p w:rsidR="008C7B29" w:rsidRDefault="008C7B29" w:rsidP="005A0C5B">
      <w:pPr>
        <w:ind w:firstLine="0"/>
        <w:jc w:val="center"/>
        <w:rPr>
          <w:b/>
        </w:rPr>
      </w:pPr>
    </w:p>
    <w:p w:rsidR="005A0C5B" w:rsidRPr="005A0C5B" w:rsidRDefault="005A0C5B" w:rsidP="005A0C5B">
      <w:pPr>
        <w:ind w:firstLine="0"/>
        <w:jc w:val="center"/>
        <w:rPr>
          <w:b/>
        </w:rPr>
      </w:pPr>
      <w:r w:rsidRPr="005A0C5B">
        <w:rPr>
          <w:b/>
        </w:rPr>
        <w:t xml:space="preserve">References </w:t>
      </w:r>
    </w:p>
    <w:p w:rsidR="008C7B29" w:rsidRDefault="008C7B29" w:rsidP="008C7B29">
      <w:pPr>
        <w:ind w:left="720" w:hanging="720"/>
      </w:pPr>
      <w:r w:rsidRPr="002D535C">
        <w:t xml:space="preserve">Adam Smith, </w:t>
      </w:r>
      <w:proofErr w:type="gramStart"/>
      <w:r w:rsidRPr="002D535C">
        <w:t>An</w:t>
      </w:r>
      <w:proofErr w:type="gramEnd"/>
      <w:r w:rsidRPr="002D535C">
        <w:t xml:space="preserve"> Inquiry into the Nature and Causes of the Wealth of Nations (London, 1776), Vol. 2, pp. 190– 91, 235– 37.</w:t>
      </w:r>
    </w:p>
    <w:p w:rsidR="008C7B29" w:rsidRDefault="008C7B29" w:rsidP="008C7B29">
      <w:pPr>
        <w:ind w:left="720" w:hanging="720"/>
      </w:pPr>
      <w:r w:rsidRPr="002D535C">
        <w:t>Foner, Eric. Voices of Freedom: A Documentary History (Fifth Edition) (Vol. 1) (Page 3). W. W. Norton &amp; Company. Kindle Edition.</w:t>
      </w:r>
    </w:p>
    <w:p w:rsidR="008C7B29" w:rsidRDefault="008C7B29" w:rsidP="008C7B29">
      <w:pPr>
        <w:ind w:left="720" w:hanging="720"/>
      </w:pPr>
      <w:r w:rsidRPr="002D535C">
        <w:t xml:space="preserve">Slavery And The Making Of America (2005) - (Part 1 Of 4) - The Downward Spiral - Video </w:t>
      </w:r>
      <w:proofErr w:type="spellStart"/>
      <w:r w:rsidRPr="002D535C">
        <w:t>Dailymotion</w:t>
      </w:r>
      <w:proofErr w:type="spellEnd"/>
      <w:r w:rsidRPr="002D535C">
        <w:t xml:space="preserve">." </w:t>
      </w:r>
      <w:proofErr w:type="spellStart"/>
      <w:r w:rsidRPr="002D535C">
        <w:t>Dailymotion</w:t>
      </w:r>
      <w:proofErr w:type="spellEnd"/>
      <w:r w:rsidRPr="002D535C">
        <w:t>. N. p., 2019. Web. 8 Mar. 2019.</w:t>
      </w:r>
    </w:p>
    <w:p w:rsidR="008C7B29" w:rsidRPr="002D535C" w:rsidRDefault="008C7B29" w:rsidP="008C7B29">
      <w:pPr>
        <w:pStyle w:val="Bibliography"/>
      </w:pPr>
      <w:r w:rsidRPr="002D535C">
        <w:t>We Shall Remain After the Mayflower - YouTube. (</w:t>
      </w:r>
      <w:proofErr w:type="spellStart"/>
      <w:r w:rsidRPr="002D535C">
        <w:t>n.d.</w:t>
      </w:r>
      <w:proofErr w:type="spellEnd"/>
      <w:r w:rsidRPr="002D535C">
        <w:t>). Retrieved March 8, 2019, from https://www.youtube.com/watch?v=Ybyj7uMSCq8</w:t>
      </w:r>
    </w:p>
    <w:p w:rsidR="008C7B29" w:rsidRPr="008C7B29" w:rsidRDefault="008C7B29" w:rsidP="008C7B29">
      <w:pPr>
        <w:ind w:left="720" w:hanging="720"/>
      </w:pPr>
    </w:p>
    <w:p w:rsidR="008C7B29" w:rsidRPr="002D535C" w:rsidRDefault="008C7B29" w:rsidP="008C7B29">
      <w:pPr>
        <w:ind w:left="720" w:hanging="720"/>
      </w:pPr>
    </w:p>
    <w:p w:rsidR="008C7B29" w:rsidRDefault="008C7B29" w:rsidP="008C7B29">
      <w:pPr>
        <w:ind w:left="720" w:hanging="720"/>
      </w:pPr>
    </w:p>
    <w:p w:rsidR="00A8494E" w:rsidRPr="002D535C" w:rsidRDefault="0063601C" w:rsidP="00A8494E">
      <w:pPr>
        <w:pStyle w:val="Bibliography"/>
      </w:pPr>
      <w:r w:rsidRPr="002D535C">
        <w:fldChar w:fldCharType="begin"/>
      </w:r>
      <w:r w:rsidRPr="002D535C">
        <w:instrText xml:space="preserve"> ADDIN ZOTERO_BIBL {"uncited":[],"omitted":[],"custom":[]} CSL_BIBLIOGRAPHY </w:instrText>
      </w:r>
      <w:r w:rsidRPr="002D535C">
        <w:fldChar w:fldCharType="separate"/>
      </w:r>
    </w:p>
    <w:p w:rsidR="008C7B29" w:rsidRPr="002D535C" w:rsidRDefault="008C7B29" w:rsidP="00DF6857">
      <w:pPr>
        <w:ind w:left="720" w:hanging="720"/>
      </w:pPr>
    </w:p>
    <w:p w:rsidR="00DF6857" w:rsidRPr="002D535C" w:rsidRDefault="00DF6857" w:rsidP="00DF6857">
      <w:pPr>
        <w:ind w:firstLine="0"/>
      </w:pPr>
    </w:p>
    <w:p w:rsidR="0080144D" w:rsidRPr="00532C56" w:rsidRDefault="0063601C" w:rsidP="00532C56">
      <w:pPr>
        <w:ind w:firstLine="0"/>
        <w:jc w:val="center"/>
      </w:pPr>
      <w:r w:rsidRPr="002D535C">
        <w:fldChar w:fldCharType="end"/>
      </w:r>
      <w:r w:rsidR="004903E7" w:rsidRPr="00117066">
        <w:t xml:space="preserve">  </w:t>
      </w:r>
    </w:p>
    <w:sectPr w:rsidR="0080144D" w:rsidRPr="00532C5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0797" w:rsidRDefault="004C0797">
      <w:pPr>
        <w:spacing w:line="240" w:lineRule="auto"/>
      </w:pPr>
      <w:r>
        <w:separator/>
      </w:r>
    </w:p>
  </w:endnote>
  <w:endnote w:type="continuationSeparator" w:id="0">
    <w:p w:rsidR="004C0797" w:rsidRDefault="004C07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0797" w:rsidRDefault="004C0797">
      <w:pPr>
        <w:spacing w:line="240" w:lineRule="auto"/>
      </w:pPr>
      <w:r>
        <w:separator/>
      </w:r>
    </w:p>
  </w:footnote>
  <w:footnote w:type="continuationSeparator" w:id="0">
    <w:p w:rsidR="004C0797" w:rsidRDefault="004C07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903E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903E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1B32">
      <w:rPr>
        <w:rStyle w:val="PageNumber"/>
        <w:noProof/>
      </w:rPr>
      <w:t>6</w:t>
    </w:r>
    <w:r>
      <w:rPr>
        <w:rStyle w:val="PageNumber"/>
      </w:rPr>
      <w:fldChar w:fldCharType="end"/>
    </w:r>
  </w:p>
  <w:p w:rsidR="002A2A03" w:rsidRDefault="004903E7" w:rsidP="00596E9E">
    <w:pPr>
      <w:pStyle w:val="Header"/>
      <w:ind w:right="360" w:firstLine="0"/>
    </w:pPr>
    <w:r>
      <w:t>ESSAY QUES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903E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7932">
      <w:rPr>
        <w:rStyle w:val="PageNumber"/>
        <w:noProof/>
      </w:rPr>
      <w:t>1</w:t>
    </w:r>
    <w:r>
      <w:rPr>
        <w:rStyle w:val="PageNumber"/>
      </w:rPr>
      <w:fldChar w:fldCharType="end"/>
    </w:r>
  </w:p>
  <w:p w:rsidR="00C63938" w:rsidRDefault="004903E7" w:rsidP="00C63938">
    <w:pPr>
      <w:pStyle w:val="Header"/>
      <w:ind w:right="360" w:firstLine="0"/>
    </w:pPr>
    <w:r>
      <w:t xml:space="preserve">Running head: </w:t>
    </w:r>
    <w:r w:rsidR="00596E9E">
      <w:t xml:space="preserve">ESSAY QUESTION </w:t>
    </w:r>
  </w:p>
  <w:p w:rsidR="002A2A03" w:rsidRDefault="004903E7">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A1B7E"/>
    <w:rsid w:val="000B0A32"/>
    <w:rsid w:val="000B67F3"/>
    <w:rsid w:val="0010228D"/>
    <w:rsid w:val="00103B43"/>
    <w:rsid w:val="00117066"/>
    <w:rsid w:val="001A0A79"/>
    <w:rsid w:val="001A4A01"/>
    <w:rsid w:val="001D248A"/>
    <w:rsid w:val="001E4C5D"/>
    <w:rsid w:val="001F3588"/>
    <w:rsid w:val="002254E8"/>
    <w:rsid w:val="0022640C"/>
    <w:rsid w:val="0023221E"/>
    <w:rsid w:val="00251963"/>
    <w:rsid w:val="002A2A03"/>
    <w:rsid w:val="002B15FE"/>
    <w:rsid w:val="002B4BC9"/>
    <w:rsid w:val="002D535C"/>
    <w:rsid w:val="002F598C"/>
    <w:rsid w:val="00384A82"/>
    <w:rsid w:val="003E172F"/>
    <w:rsid w:val="003F3AAB"/>
    <w:rsid w:val="00400013"/>
    <w:rsid w:val="004404D2"/>
    <w:rsid w:val="004903E7"/>
    <w:rsid w:val="004A2273"/>
    <w:rsid w:val="004C0797"/>
    <w:rsid w:val="00532C56"/>
    <w:rsid w:val="005720DE"/>
    <w:rsid w:val="00596E9E"/>
    <w:rsid w:val="005A0C5B"/>
    <w:rsid w:val="005D169E"/>
    <w:rsid w:val="0063601C"/>
    <w:rsid w:val="0064275E"/>
    <w:rsid w:val="006C01DD"/>
    <w:rsid w:val="006E3406"/>
    <w:rsid w:val="006F7F49"/>
    <w:rsid w:val="00727A85"/>
    <w:rsid w:val="0074723B"/>
    <w:rsid w:val="007733EF"/>
    <w:rsid w:val="00781D04"/>
    <w:rsid w:val="00786191"/>
    <w:rsid w:val="00794D06"/>
    <w:rsid w:val="007A7114"/>
    <w:rsid w:val="0080144D"/>
    <w:rsid w:val="008A734B"/>
    <w:rsid w:val="008C7B29"/>
    <w:rsid w:val="009147BA"/>
    <w:rsid w:val="00974D19"/>
    <w:rsid w:val="0097714D"/>
    <w:rsid w:val="00A27932"/>
    <w:rsid w:val="00A32A7F"/>
    <w:rsid w:val="00A43938"/>
    <w:rsid w:val="00A629C5"/>
    <w:rsid w:val="00A66949"/>
    <w:rsid w:val="00A8494E"/>
    <w:rsid w:val="00AB49E4"/>
    <w:rsid w:val="00B06852"/>
    <w:rsid w:val="00B215A2"/>
    <w:rsid w:val="00B2178F"/>
    <w:rsid w:val="00B27CC7"/>
    <w:rsid w:val="00B5336E"/>
    <w:rsid w:val="00B85460"/>
    <w:rsid w:val="00BC670E"/>
    <w:rsid w:val="00BD1814"/>
    <w:rsid w:val="00BE1B9C"/>
    <w:rsid w:val="00C3712C"/>
    <w:rsid w:val="00C623DD"/>
    <w:rsid w:val="00C63938"/>
    <w:rsid w:val="00C67138"/>
    <w:rsid w:val="00C750F8"/>
    <w:rsid w:val="00C93D1A"/>
    <w:rsid w:val="00CC42D1"/>
    <w:rsid w:val="00CD0F15"/>
    <w:rsid w:val="00CD2372"/>
    <w:rsid w:val="00CF29F0"/>
    <w:rsid w:val="00CF7E24"/>
    <w:rsid w:val="00D13DF1"/>
    <w:rsid w:val="00D812F6"/>
    <w:rsid w:val="00D97FF8"/>
    <w:rsid w:val="00DC6F9A"/>
    <w:rsid w:val="00DD0693"/>
    <w:rsid w:val="00DF6857"/>
    <w:rsid w:val="00E0016A"/>
    <w:rsid w:val="00E11180"/>
    <w:rsid w:val="00E159E3"/>
    <w:rsid w:val="00E21B32"/>
    <w:rsid w:val="00E41A1F"/>
    <w:rsid w:val="00E45254"/>
    <w:rsid w:val="00E643C9"/>
    <w:rsid w:val="00E92E2A"/>
    <w:rsid w:val="00EC57A9"/>
    <w:rsid w:val="00F10A2D"/>
    <w:rsid w:val="00F47AEC"/>
    <w:rsid w:val="00F95285"/>
    <w:rsid w:val="00FE0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3601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3004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359</Words>
  <Characters>774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ight 3</cp:lastModifiedBy>
  <cp:revision>2</cp:revision>
  <dcterms:created xsi:type="dcterms:W3CDTF">2019-03-08T20:46:00Z</dcterms:created>
  <dcterms:modified xsi:type="dcterms:W3CDTF">2019-03-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LLIO88p"/&gt;&lt;style id="http://www.zotero.org/styles/apa" locale="en-US" hasBibliography="1" bibliographyStyleHasBeenSet="1"/&gt;&lt;prefs&gt;&lt;pref name="fieldType" value="Field"/&gt;&lt;/prefs&gt;&lt;/data&gt;</vt:lpwstr>
  </property>
</Properties>
</file>